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A6171E" w:rsidP="002314D3">
      <w:pPr>
        <w:ind w:firstLine="0"/>
        <w:jc w:val="center"/>
      </w:pPr>
      <w:r>
        <w:t>States as Policy Laboratories</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6171E" w:rsidP="002100CC">
      <w:pPr>
        <w:ind w:firstLine="0"/>
        <w:jc w:val="center"/>
      </w:pPr>
      <w:r>
        <w:lastRenderedPageBreak/>
        <w:t>States as Policy Laboratories</w:t>
      </w:r>
    </w:p>
    <w:p w:rsidR="00A6171E" w:rsidRDefault="00A6171E" w:rsidP="00B12C5B">
      <w:pPr>
        <w:ind w:firstLine="0"/>
      </w:pPr>
      <w:r>
        <w:tab/>
      </w:r>
      <w:r w:rsidR="00AB484A">
        <w:t>States as policy laboratories characterized as the one popular impression to effectively understand the idea of public policy construction and implementation</w:t>
      </w:r>
      <w:r w:rsidR="00962BAB">
        <w:t xml:space="preserve"> at </w:t>
      </w:r>
      <w:r w:rsidR="002C43D8">
        <w:t xml:space="preserve">the </w:t>
      </w:r>
      <w:r w:rsidR="00962BAB" w:rsidRPr="002C43D8">
        <w:rPr>
          <w:noProof/>
        </w:rPr>
        <w:t>state</w:t>
      </w:r>
      <w:r w:rsidR="00962BAB">
        <w:t xml:space="preserve"> level. Fifty states of the country play their role as policy laboratories that focus to craft the policies according to the specific needs of the state populations. </w:t>
      </w:r>
      <w:r w:rsidR="00F96660">
        <w:t xml:space="preserve">The formulation of the state policies </w:t>
      </w:r>
      <w:r w:rsidR="00F96660" w:rsidRPr="002C43D8">
        <w:rPr>
          <w:noProof/>
        </w:rPr>
        <w:t>consider</w:t>
      </w:r>
      <w:r w:rsidR="002C43D8">
        <w:rPr>
          <w:noProof/>
        </w:rPr>
        <w:t>s</w:t>
      </w:r>
      <w:r w:rsidR="00F96660">
        <w:t xml:space="preserve"> as the experiments that have the potential to further reco</w:t>
      </w:r>
      <w:r w:rsidR="00B12C5B">
        <w:t xml:space="preserve">gnized as the model legislation </w:t>
      </w:r>
      <w:r w:rsidR="00B12C5B">
        <w:fldChar w:fldCharType="begin"/>
      </w:r>
      <w:r w:rsidR="00B12C5B">
        <w:instrText xml:space="preserve"> ADDIN ZOTERO_ITEM CSL_CITATION {"citationID":"NECMvoqD","properties":{"formattedCitation":"(McGovern, 2011)","plainCitation":"(McGovern, 2011)","noteIndex":0},"citationItems":[{"id":1577,"uris":["http://zotero.org/users/local/lMSdZ3dY/items/VD9KQLJC"],"uri":["http://zotero.org/users/local/lMSdZ3dY/items/VD9KQLJC"],"itemData":{"id":1577,"type":"article-journal","title":"A New Model for States as Laboratories for Reform: How Federalism Informs Education Policy","container-title":"NYUL Rev.","page":"1519","volume":"86","author":[{"family":"McGovern","given":"Shannon K."}],"issued":{"date-parts":[["2011"]]}}}],"schema":"https://github.com/citation-style-language/schema/raw/master/csl-citation.json"} </w:instrText>
      </w:r>
      <w:r w:rsidR="00B12C5B">
        <w:fldChar w:fldCharType="separate"/>
      </w:r>
      <w:r w:rsidR="00B12C5B" w:rsidRPr="00B12C5B">
        <w:t>(McGovern, 2011)</w:t>
      </w:r>
      <w:r w:rsidR="00B12C5B">
        <w:fldChar w:fldCharType="end"/>
      </w:r>
      <w:r w:rsidR="00B12C5B">
        <w:t>.</w:t>
      </w:r>
      <w:r w:rsidR="00F96660">
        <w:t xml:space="preserve"> </w:t>
      </w:r>
      <w:r w:rsidR="00B7162D">
        <w:t xml:space="preserve">Different states constructed </w:t>
      </w:r>
      <w:r w:rsidR="00780580">
        <w:t xml:space="preserve">different forms of public policies according to the specific requirements of the area. Here the main focus is to </w:t>
      </w:r>
      <w:r w:rsidR="00F243E6">
        <w:t xml:space="preserve">provide a brief review of one interesting policy in the state of </w:t>
      </w:r>
      <w:r w:rsidR="00373D9C">
        <w:t xml:space="preserve">Minnesota. </w:t>
      </w:r>
      <w:r w:rsidR="00AB484A">
        <w:t xml:space="preserve"> </w:t>
      </w:r>
    </w:p>
    <w:p w:rsidR="00764F4B" w:rsidRDefault="004B753A" w:rsidP="00275682">
      <w:pPr>
        <w:ind w:firstLine="0"/>
      </w:pPr>
      <w:r>
        <w:tab/>
      </w:r>
      <w:r w:rsidR="008C6958">
        <w:t xml:space="preserve">Minnesota is recognized as the one important state of the country </w:t>
      </w:r>
      <w:r w:rsidR="00541E14">
        <w:t xml:space="preserve">referring to the main idea of public policy programs. Various forms of public policies are crafted and applied in the state to meet the needs to the citizens. </w:t>
      </w:r>
      <w:r w:rsidR="009A1240">
        <w:t xml:space="preserve">Bullying at different levels and in various form is identified as the one major concern for the state. The state of Minnesota took effective measures in the form of establishment of the anti-bullying laws and policies. </w:t>
      </w:r>
      <w:r w:rsidR="00F66128">
        <w:t xml:space="preserve">There are different laws that </w:t>
      </w:r>
      <w:r w:rsidR="00F66128" w:rsidRPr="00F20E41">
        <w:rPr>
          <w:noProof/>
        </w:rPr>
        <w:t>cover</w:t>
      </w:r>
      <w:r w:rsidR="00F66128">
        <w:t xml:space="preserve"> the problem of bullying under </w:t>
      </w:r>
      <w:r w:rsidR="00802FD3">
        <w:t>numerous</w:t>
      </w:r>
      <w:r w:rsidR="00F66128">
        <w:t xml:space="preserve"> considerations.</w:t>
      </w:r>
      <w:r w:rsidR="00802FD3">
        <w:t xml:space="preserve"> </w:t>
      </w:r>
      <w:r w:rsidR="00F81071">
        <w:t xml:space="preserve">The main focus of </w:t>
      </w:r>
      <w:r w:rsidR="00F81071" w:rsidRPr="00F20E41">
        <w:rPr>
          <w:noProof/>
        </w:rPr>
        <w:t>enforc</w:t>
      </w:r>
      <w:r w:rsidR="00F20E41">
        <w:rPr>
          <w:noProof/>
        </w:rPr>
        <w:t>ing</w:t>
      </w:r>
      <w:r w:rsidR="00F81071">
        <w:t xml:space="preserve"> the public policy of anti-bullying in the state is to provide necessary protection</w:t>
      </w:r>
      <w:r w:rsidR="00F20E41">
        <w:t>,</w:t>
      </w:r>
      <w:r w:rsidR="00F81071">
        <w:t xml:space="preserve"> </w:t>
      </w:r>
      <w:r w:rsidR="00F81071" w:rsidRPr="00F20E41">
        <w:rPr>
          <w:noProof/>
        </w:rPr>
        <w:t>especially</w:t>
      </w:r>
      <w:r w:rsidR="00F81071">
        <w:t xml:space="preserve"> to the y</w:t>
      </w:r>
      <w:r w:rsidR="00275682">
        <w:t xml:space="preserve">oung generation </w:t>
      </w:r>
      <w:r w:rsidR="00275682">
        <w:fldChar w:fldCharType="begin"/>
      </w:r>
      <w:r w:rsidR="00275682">
        <w:instrText xml:space="preserve"> ADDIN ZOTERO_ITEM CSL_CITATION {"citationID":"baDJAY50","properties":{"formattedCitation":"(Stopbullying.gov, 2017)","plainCitation":"(Stopbullying.gov, 2017)","noteIndex":0},"citationItems":[{"id":1576,"uris":["http://zotero.org/users/local/lMSdZ3dY/items/ILIVCMY2"],"uri":["http://zotero.org/users/local/lMSdZ3dY/items/ILIVCMY2"],"itemData":{"id":1576,"type":"webpage","title":"Minnesota Anti-Bullying Laws &amp; Policies","container-title":"Stopbullying.gov","URL":"https://www.stopbullying.gov/laws/minnesota/index.html","author":[{"family":"Stopbullying.gov","given":""}],"issued":{"date-parts":[["2017"]]}}}],"schema":"https://github.com/citation-style-language/schema/raw/master/csl-citation.json"} </w:instrText>
      </w:r>
      <w:r w:rsidR="00275682">
        <w:fldChar w:fldCharType="separate"/>
      </w:r>
      <w:r w:rsidR="00275682" w:rsidRPr="00275682">
        <w:t>(Stopbullying.gov, 2017)</w:t>
      </w:r>
      <w:r w:rsidR="00275682">
        <w:fldChar w:fldCharType="end"/>
      </w:r>
      <w:r w:rsidR="00275682">
        <w:t>.</w:t>
      </w:r>
      <w:r w:rsidR="00F81071">
        <w:t xml:space="preserve"> </w:t>
      </w:r>
      <w:r w:rsidR="00F866D4">
        <w:t xml:space="preserve">Any form of threatening, abusive, or harmful approach against any citizen is not tolerated by the state that can clearly </w:t>
      </w:r>
      <w:r w:rsidR="00F20E41">
        <w:t xml:space="preserve">be </w:t>
      </w:r>
      <w:r w:rsidR="00F866D4" w:rsidRPr="00F20E41">
        <w:rPr>
          <w:noProof/>
        </w:rPr>
        <w:t>explored</w:t>
      </w:r>
      <w:r w:rsidR="00F866D4">
        <w:t xml:space="preserve"> under the domain of different laws and policies. </w:t>
      </w:r>
    </w:p>
    <w:p w:rsidR="00B20144" w:rsidRDefault="00764F4B" w:rsidP="00764F4B">
      <w:r>
        <w:t xml:space="preserve">In concluding remarks, it is essential to mention that the administration of </w:t>
      </w:r>
      <w:r w:rsidR="00F20E41">
        <w:t xml:space="preserve">the </w:t>
      </w:r>
      <w:r w:rsidRPr="00F20E41">
        <w:rPr>
          <w:noProof/>
        </w:rPr>
        <w:t>state</w:t>
      </w:r>
      <w:r>
        <w:t xml:space="preserve"> is determinant to implement the public policies relevant to anti-bullying laws and regulations. These laws </w:t>
      </w:r>
      <w:r w:rsidRPr="00F20E41">
        <w:rPr>
          <w:noProof/>
        </w:rPr>
        <w:t>provide</w:t>
      </w:r>
      <w:r>
        <w:t xml:space="preserve"> adequate encouragement to the districts about the facets of bullying </w:t>
      </w:r>
      <w:r>
        <w:lastRenderedPageBreak/>
        <w:t xml:space="preserve">prevention programs and successful strategies according to the actual requirements of the people living in the state. </w:t>
      </w:r>
    </w:p>
    <w:p w:rsidR="00B20144" w:rsidRDefault="00B20144">
      <w:pPr>
        <w:spacing w:line="240" w:lineRule="auto"/>
        <w:ind w:firstLine="0"/>
      </w:pPr>
      <w:r>
        <w:br w:type="page"/>
      </w:r>
    </w:p>
    <w:p w:rsidR="00764F4B" w:rsidRDefault="00B20144" w:rsidP="00B20144">
      <w:pPr>
        <w:jc w:val="center"/>
      </w:pPr>
      <w:r>
        <w:lastRenderedPageBreak/>
        <w:t>References</w:t>
      </w:r>
    </w:p>
    <w:p w:rsidR="00B20144" w:rsidRPr="00B20144" w:rsidRDefault="00B20144" w:rsidP="00B20144">
      <w:pPr>
        <w:pStyle w:val="Bibliography"/>
      </w:pPr>
      <w:r>
        <w:fldChar w:fldCharType="begin"/>
      </w:r>
      <w:r>
        <w:instrText xml:space="preserve"> ADDIN ZOTERO_BIBL {"uncited":[],"omitted":[],"custom":[]} CSL_BIBLIOGRAPHY </w:instrText>
      </w:r>
      <w:r>
        <w:fldChar w:fldCharType="separate"/>
      </w:r>
      <w:r w:rsidRPr="00B20144">
        <w:t xml:space="preserve">McGovern, S. K. (2011). A New Model for States as Laboratories for Reform: How Federalism Informs Education Policy. </w:t>
      </w:r>
      <w:r w:rsidRPr="00B20144">
        <w:rPr>
          <w:i/>
          <w:iCs/>
        </w:rPr>
        <w:t>NYUL Rev.</w:t>
      </w:r>
      <w:r w:rsidRPr="00B20144">
        <w:t xml:space="preserve">, </w:t>
      </w:r>
      <w:r w:rsidRPr="00B20144">
        <w:rPr>
          <w:i/>
          <w:iCs/>
        </w:rPr>
        <w:t>86</w:t>
      </w:r>
      <w:r w:rsidRPr="00B20144">
        <w:t>, 1519.</w:t>
      </w:r>
    </w:p>
    <w:p w:rsidR="00B20144" w:rsidRPr="00B20144" w:rsidRDefault="00B20144" w:rsidP="00B20144">
      <w:pPr>
        <w:pStyle w:val="Bibliography"/>
      </w:pPr>
      <w:r w:rsidRPr="00B20144">
        <w:t>Stopbullying.gov. (2017). Minnesota Anti-Bullying Laws &amp; Policies. Retrieved from https://www.stopbullying.gov/laws/minnesota/index.html</w:t>
      </w:r>
    </w:p>
    <w:p w:rsidR="00B20144" w:rsidRDefault="00B20144" w:rsidP="00B20144">
      <w:r>
        <w:fldChar w:fldCharType="end"/>
      </w:r>
      <w:bookmarkStart w:id="0" w:name="_GoBack"/>
      <w:bookmarkEnd w:id="0"/>
    </w:p>
    <w:p w:rsidR="004B753A" w:rsidRDefault="00764F4B" w:rsidP="00A6171E">
      <w:pPr>
        <w:ind w:firstLine="0"/>
      </w:pPr>
      <w:r>
        <w:tab/>
      </w:r>
      <w:r w:rsidR="00F66128">
        <w:t xml:space="preserve"> </w:t>
      </w:r>
    </w:p>
    <w:p w:rsidR="002C43D8" w:rsidRDefault="002C43D8" w:rsidP="00A6171E">
      <w:pPr>
        <w:ind w:firstLine="0"/>
      </w:pPr>
      <w:r>
        <w:tab/>
      </w:r>
    </w:p>
    <w:p w:rsidR="00A6171E" w:rsidRDefault="00A6171E" w:rsidP="00A6171E">
      <w:pPr>
        <w:ind w:firstLine="0"/>
      </w:pP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0793" w:rsidRDefault="00710793">
      <w:pPr>
        <w:spacing w:line="240" w:lineRule="auto"/>
      </w:pPr>
      <w:r>
        <w:separator/>
      </w:r>
    </w:p>
  </w:endnote>
  <w:endnote w:type="continuationSeparator" w:id="0">
    <w:p w:rsidR="00710793" w:rsidRDefault="007107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0793" w:rsidRDefault="00710793">
      <w:pPr>
        <w:spacing w:line="240" w:lineRule="auto"/>
      </w:pPr>
      <w:r>
        <w:separator/>
      </w:r>
    </w:p>
  </w:footnote>
  <w:footnote w:type="continuationSeparator" w:id="0">
    <w:p w:rsidR="00710793" w:rsidRDefault="0071079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0144">
      <w:rPr>
        <w:rStyle w:val="PageNumber"/>
        <w:noProof/>
      </w:rPr>
      <w:t>2</w:t>
    </w:r>
    <w:r>
      <w:rPr>
        <w:rStyle w:val="PageNumber"/>
      </w:rPr>
      <w:fldChar w:fldCharType="end"/>
    </w:r>
  </w:p>
  <w:p w:rsidR="00BF3C39" w:rsidRDefault="00A6171E">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0144">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A6171E">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36A4E"/>
    <w:rsid w:val="000704B3"/>
    <w:rsid w:val="00080BD9"/>
    <w:rsid w:val="000815D6"/>
    <w:rsid w:val="000830A7"/>
    <w:rsid w:val="00097DC2"/>
    <w:rsid w:val="000A6946"/>
    <w:rsid w:val="000B0A32"/>
    <w:rsid w:val="000D7DA9"/>
    <w:rsid w:val="000E35B1"/>
    <w:rsid w:val="0010684A"/>
    <w:rsid w:val="00127ABB"/>
    <w:rsid w:val="0013470A"/>
    <w:rsid w:val="00180D95"/>
    <w:rsid w:val="00182859"/>
    <w:rsid w:val="001970C6"/>
    <w:rsid w:val="001A0A79"/>
    <w:rsid w:val="001B0D17"/>
    <w:rsid w:val="001C1992"/>
    <w:rsid w:val="001C20CB"/>
    <w:rsid w:val="001D412A"/>
    <w:rsid w:val="001D48AE"/>
    <w:rsid w:val="001D676D"/>
    <w:rsid w:val="001E3624"/>
    <w:rsid w:val="001E4220"/>
    <w:rsid w:val="002100CC"/>
    <w:rsid w:val="00221134"/>
    <w:rsid w:val="00221663"/>
    <w:rsid w:val="002314D3"/>
    <w:rsid w:val="0024491B"/>
    <w:rsid w:val="002469DB"/>
    <w:rsid w:val="00256835"/>
    <w:rsid w:val="00273696"/>
    <w:rsid w:val="00275682"/>
    <w:rsid w:val="002A2A03"/>
    <w:rsid w:val="002B3DAF"/>
    <w:rsid w:val="002C2285"/>
    <w:rsid w:val="002C43D8"/>
    <w:rsid w:val="002D024C"/>
    <w:rsid w:val="002F28E9"/>
    <w:rsid w:val="002F4173"/>
    <w:rsid w:val="002F4E8E"/>
    <w:rsid w:val="002F5C6A"/>
    <w:rsid w:val="00301302"/>
    <w:rsid w:val="00305FD1"/>
    <w:rsid w:val="003126BB"/>
    <w:rsid w:val="0033565F"/>
    <w:rsid w:val="00355786"/>
    <w:rsid w:val="00373D9C"/>
    <w:rsid w:val="003764B1"/>
    <w:rsid w:val="0038577E"/>
    <w:rsid w:val="00397895"/>
    <w:rsid w:val="003A32B3"/>
    <w:rsid w:val="003A3A7F"/>
    <w:rsid w:val="003A5D57"/>
    <w:rsid w:val="003C08D3"/>
    <w:rsid w:val="003C13AB"/>
    <w:rsid w:val="003C7227"/>
    <w:rsid w:val="003D485B"/>
    <w:rsid w:val="003D5B2E"/>
    <w:rsid w:val="003E48BB"/>
    <w:rsid w:val="003E5C54"/>
    <w:rsid w:val="00423C60"/>
    <w:rsid w:val="00441410"/>
    <w:rsid w:val="004450CA"/>
    <w:rsid w:val="0044510B"/>
    <w:rsid w:val="004466B9"/>
    <w:rsid w:val="00453C5B"/>
    <w:rsid w:val="00461879"/>
    <w:rsid w:val="004621FE"/>
    <w:rsid w:val="00462941"/>
    <w:rsid w:val="00475F1F"/>
    <w:rsid w:val="004811CA"/>
    <w:rsid w:val="00496C87"/>
    <w:rsid w:val="004A12F5"/>
    <w:rsid w:val="004A65F0"/>
    <w:rsid w:val="004B6244"/>
    <w:rsid w:val="004B753A"/>
    <w:rsid w:val="004D6675"/>
    <w:rsid w:val="004E5B48"/>
    <w:rsid w:val="004F34AA"/>
    <w:rsid w:val="005019BA"/>
    <w:rsid w:val="00517922"/>
    <w:rsid w:val="00524D18"/>
    <w:rsid w:val="005256B0"/>
    <w:rsid w:val="00531A87"/>
    <w:rsid w:val="00541E14"/>
    <w:rsid w:val="00547439"/>
    <w:rsid w:val="00567F1B"/>
    <w:rsid w:val="0057473A"/>
    <w:rsid w:val="005775E6"/>
    <w:rsid w:val="00585B37"/>
    <w:rsid w:val="005861EB"/>
    <w:rsid w:val="005B0DE5"/>
    <w:rsid w:val="005B752E"/>
    <w:rsid w:val="005E168F"/>
    <w:rsid w:val="005E686C"/>
    <w:rsid w:val="006077F4"/>
    <w:rsid w:val="006240BD"/>
    <w:rsid w:val="006449A6"/>
    <w:rsid w:val="00660CE1"/>
    <w:rsid w:val="00661C8A"/>
    <w:rsid w:val="00664D93"/>
    <w:rsid w:val="006911CC"/>
    <w:rsid w:val="006A4ED3"/>
    <w:rsid w:val="006A54CB"/>
    <w:rsid w:val="006B7D38"/>
    <w:rsid w:val="006E4202"/>
    <w:rsid w:val="00710793"/>
    <w:rsid w:val="007549AB"/>
    <w:rsid w:val="00761BB8"/>
    <w:rsid w:val="00764F4B"/>
    <w:rsid w:val="00771B85"/>
    <w:rsid w:val="00780580"/>
    <w:rsid w:val="00785726"/>
    <w:rsid w:val="00793DB8"/>
    <w:rsid w:val="007B6697"/>
    <w:rsid w:val="007C08C2"/>
    <w:rsid w:val="007C7277"/>
    <w:rsid w:val="007D69CE"/>
    <w:rsid w:val="007E32FF"/>
    <w:rsid w:val="007E6776"/>
    <w:rsid w:val="007F4402"/>
    <w:rsid w:val="00800336"/>
    <w:rsid w:val="00802FD3"/>
    <w:rsid w:val="008227BF"/>
    <w:rsid w:val="008247A3"/>
    <w:rsid w:val="00840231"/>
    <w:rsid w:val="008425A4"/>
    <w:rsid w:val="0085518F"/>
    <w:rsid w:val="00857514"/>
    <w:rsid w:val="0086112D"/>
    <w:rsid w:val="008664A0"/>
    <w:rsid w:val="00882114"/>
    <w:rsid w:val="0088586C"/>
    <w:rsid w:val="00897B69"/>
    <w:rsid w:val="008B6BDE"/>
    <w:rsid w:val="008C6958"/>
    <w:rsid w:val="008D7664"/>
    <w:rsid w:val="00911164"/>
    <w:rsid w:val="009406D7"/>
    <w:rsid w:val="009500DC"/>
    <w:rsid w:val="00951FCA"/>
    <w:rsid w:val="0096099A"/>
    <w:rsid w:val="00962BAB"/>
    <w:rsid w:val="00962C90"/>
    <w:rsid w:val="00965BBF"/>
    <w:rsid w:val="009816FD"/>
    <w:rsid w:val="0098796A"/>
    <w:rsid w:val="00995AC0"/>
    <w:rsid w:val="009A1240"/>
    <w:rsid w:val="009A78B8"/>
    <w:rsid w:val="009B65B6"/>
    <w:rsid w:val="009C1505"/>
    <w:rsid w:val="009C2A63"/>
    <w:rsid w:val="009D6C89"/>
    <w:rsid w:val="009E042F"/>
    <w:rsid w:val="009E4536"/>
    <w:rsid w:val="009F5EE3"/>
    <w:rsid w:val="00A14708"/>
    <w:rsid w:val="00A317C6"/>
    <w:rsid w:val="00A37BA6"/>
    <w:rsid w:val="00A461E6"/>
    <w:rsid w:val="00A4686D"/>
    <w:rsid w:val="00A47E4F"/>
    <w:rsid w:val="00A47F4A"/>
    <w:rsid w:val="00A51120"/>
    <w:rsid w:val="00A6171E"/>
    <w:rsid w:val="00A959C2"/>
    <w:rsid w:val="00AB484A"/>
    <w:rsid w:val="00AC5A6D"/>
    <w:rsid w:val="00AC7C4B"/>
    <w:rsid w:val="00AD577A"/>
    <w:rsid w:val="00AD5811"/>
    <w:rsid w:val="00AE262E"/>
    <w:rsid w:val="00B01ABB"/>
    <w:rsid w:val="00B12C5B"/>
    <w:rsid w:val="00B144BB"/>
    <w:rsid w:val="00B20144"/>
    <w:rsid w:val="00B30934"/>
    <w:rsid w:val="00B34319"/>
    <w:rsid w:val="00B3590D"/>
    <w:rsid w:val="00B40B89"/>
    <w:rsid w:val="00B447D1"/>
    <w:rsid w:val="00B44949"/>
    <w:rsid w:val="00B600F2"/>
    <w:rsid w:val="00B60C43"/>
    <w:rsid w:val="00B7162D"/>
    <w:rsid w:val="00B75ED3"/>
    <w:rsid w:val="00BA5880"/>
    <w:rsid w:val="00BD6181"/>
    <w:rsid w:val="00BD6F31"/>
    <w:rsid w:val="00BE283F"/>
    <w:rsid w:val="00BF3C39"/>
    <w:rsid w:val="00C01B62"/>
    <w:rsid w:val="00C01FF7"/>
    <w:rsid w:val="00C10916"/>
    <w:rsid w:val="00C17BBF"/>
    <w:rsid w:val="00C21801"/>
    <w:rsid w:val="00C24CBB"/>
    <w:rsid w:val="00C25153"/>
    <w:rsid w:val="00C4635A"/>
    <w:rsid w:val="00C67138"/>
    <w:rsid w:val="00C67A3F"/>
    <w:rsid w:val="00C76088"/>
    <w:rsid w:val="00C86A0C"/>
    <w:rsid w:val="00C86AC5"/>
    <w:rsid w:val="00CB1456"/>
    <w:rsid w:val="00CB2D30"/>
    <w:rsid w:val="00CC26CB"/>
    <w:rsid w:val="00CC79B8"/>
    <w:rsid w:val="00CD106C"/>
    <w:rsid w:val="00CF29F0"/>
    <w:rsid w:val="00CF7060"/>
    <w:rsid w:val="00D53263"/>
    <w:rsid w:val="00D62B62"/>
    <w:rsid w:val="00D63F89"/>
    <w:rsid w:val="00D64E9B"/>
    <w:rsid w:val="00D64F07"/>
    <w:rsid w:val="00D73D88"/>
    <w:rsid w:val="00D764AE"/>
    <w:rsid w:val="00D97FCE"/>
    <w:rsid w:val="00DA581E"/>
    <w:rsid w:val="00DB4A5F"/>
    <w:rsid w:val="00DC71BA"/>
    <w:rsid w:val="00DD5EF9"/>
    <w:rsid w:val="00DE5A52"/>
    <w:rsid w:val="00E04E44"/>
    <w:rsid w:val="00E21E84"/>
    <w:rsid w:val="00E24A0F"/>
    <w:rsid w:val="00E319D5"/>
    <w:rsid w:val="00E66452"/>
    <w:rsid w:val="00EA3B28"/>
    <w:rsid w:val="00EB3B71"/>
    <w:rsid w:val="00EC261B"/>
    <w:rsid w:val="00EC3126"/>
    <w:rsid w:val="00EC71DA"/>
    <w:rsid w:val="00ED3AD7"/>
    <w:rsid w:val="00EF08E3"/>
    <w:rsid w:val="00F07A18"/>
    <w:rsid w:val="00F20E41"/>
    <w:rsid w:val="00F243E6"/>
    <w:rsid w:val="00F41C54"/>
    <w:rsid w:val="00F42F66"/>
    <w:rsid w:val="00F66128"/>
    <w:rsid w:val="00F675A2"/>
    <w:rsid w:val="00F768B8"/>
    <w:rsid w:val="00F81071"/>
    <w:rsid w:val="00F82368"/>
    <w:rsid w:val="00F866D4"/>
    <w:rsid w:val="00F96660"/>
    <w:rsid w:val="00FB21BA"/>
    <w:rsid w:val="00FB43CB"/>
    <w:rsid w:val="00FB5225"/>
    <w:rsid w:val="00FB6897"/>
    <w:rsid w:val="00FC57AA"/>
    <w:rsid w:val="00FD183C"/>
    <w:rsid w:val="00FE00B8"/>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9</TotalTime>
  <Pages>4</Pages>
  <Words>582</Words>
  <Characters>331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89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67</cp:revision>
  <dcterms:created xsi:type="dcterms:W3CDTF">2017-11-06T10:21:00Z</dcterms:created>
  <dcterms:modified xsi:type="dcterms:W3CDTF">2019-01-2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7Fde4K1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